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E43DCC" w14:textId="77777777" w:rsidR="001B1D72" w:rsidRDefault="001B1D72" w:rsidP="00032922">
      <w:pPr>
        <w:pStyle w:val="Body"/>
        <w:spacing w:line="480" w:lineRule="auto"/>
        <w:rPr>
          <w:rFonts w:ascii="Times New Roman" w:hAnsi="Times New Roman" w:cs="Times New Roman"/>
          <w:bCs/>
          <w:sz w:val="24"/>
          <w:szCs w:val="24"/>
        </w:rPr>
      </w:pPr>
    </w:p>
    <w:p w14:paraId="63237507" w14:textId="77777777" w:rsidR="001B1D72" w:rsidRDefault="001B1D72" w:rsidP="001B1D7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center"/>
        <w:rPr>
          <w:bCs/>
        </w:rPr>
      </w:pPr>
    </w:p>
    <w:p w14:paraId="624D770A" w14:textId="77777777" w:rsidR="001B1D72" w:rsidRDefault="001B1D72" w:rsidP="001B1D7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center"/>
        <w:rPr>
          <w:bCs/>
        </w:rPr>
      </w:pPr>
    </w:p>
    <w:p w14:paraId="50DCB13E" w14:textId="77777777" w:rsidR="001B1D72" w:rsidRDefault="001B1D72" w:rsidP="001B1D7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center"/>
        <w:rPr>
          <w:bCs/>
        </w:rPr>
      </w:pPr>
    </w:p>
    <w:p w14:paraId="3D8885F8" w14:textId="77777777" w:rsidR="001B1D72" w:rsidRDefault="001B1D72" w:rsidP="001B1D7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center"/>
        <w:rPr>
          <w:bCs/>
        </w:rPr>
      </w:pPr>
    </w:p>
    <w:p w14:paraId="39884AE5" w14:textId="77777777" w:rsidR="001B1D72" w:rsidRDefault="001B1D72" w:rsidP="001B1D7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center"/>
        <w:rPr>
          <w:bCs/>
        </w:rPr>
      </w:pPr>
    </w:p>
    <w:p w14:paraId="3CADF7D4" w14:textId="77777777" w:rsidR="001B1D72" w:rsidRDefault="001B1D72" w:rsidP="001B1D7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center"/>
        <w:rPr>
          <w:bCs/>
        </w:rPr>
      </w:pPr>
    </w:p>
    <w:p w14:paraId="7909422D" w14:textId="77777777" w:rsidR="001B1D72" w:rsidRDefault="001B1D72" w:rsidP="001B1D72">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Cs/>
        </w:rPr>
      </w:pPr>
    </w:p>
    <w:p w14:paraId="733CA118" w14:textId="77777777" w:rsidR="001B1D72" w:rsidRDefault="007A2CB1" w:rsidP="001B1D72">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Cs/>
        </w:rPr>
      </w:pPr>
      <w:r>
        <w:rPr>
          <w:bCs/>
        </w:rPr>
        <w:t>American Drug War</w:t>
      </w:r>
    </w:p>
    <w:p w14:paraId="77FD1385" w14:textId="77777777" w:rsidR="001B1D72" w:rsidRDefault="007A2CB1" w:rsidP="001B1D72">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Cs/>
          <w:color w:val="000000"/>
        </w:rPr>
      </w:pPr>
      <w:r>
        <w:rPr>
          <w:bCs/>
        </w:rPr>
        <w:t>Name of Writer</w:t>
      </w:r>
      <w:r>
        <w:rPr>
          <w:bCs/>
        </w:rPr>
        <w:br/>
        <w:t>Affiliations</w:t>
      </w:r>
      <w:r>
        <w:rPr>
          <w:bCs/>
        </w:rPr>
        <w:br w:type="page"/>
      </w:r>
    </w:p>
    <w:p w14:paraId="42E2D49F" w14:textId="77777777" w:rsidR="00032922" w:rsidRPr="00032922" w:rsidRDefault="007A2CB1" w:rsidP="00032922">
      <w:pPr>
        <w:pStyle w:val="Body"/>
        <w:spacing w:line="480" w:lineRule="auto"/>
        <w:rPr>
          <w:rFonts w:ascii="Times New Roman" w:eastAsia="Times New Roman" w:hAnsi="Times New Roman" w:cs="Times New Roman"/>
          <w:bCs/>
          <w:sz w:val="24"/>
          <w:szCs w:val="24"/>
        </w:rPr>
      </w:pPr>
      <w:r w:rsidRPr="00032922">
        <w:rPr>
          <w:rFonts w:ascii="Times New Roman" w:hAnsi="Times New Roman" w:cs="Times New Roman"/>
          <w:bCs/>
          <w:sz w:val="24"/>
          <w:szCs w:val="24"/>
        </w:rPr>
        <w:lastRenderedPageBreak/>
        <w:t>1. As you watch the movie, complete the following chart for at least five people depicted in the film.</w:t>
      </w:r>
    </w:p>
    <w:tbl>
      <w:tblPr>
        <w:tblW w:w="935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2"/>
        <w:gridCol w:w="1437"/>
        <w:gridCol w:w="1620"/>
        <w:gridCol w:w="1440"/>
        <w:gridCol w:w="2986"/>
      </w:tblGrid>
      <w:tr w:rsidR="002343D8" w14:paraId="6EFC3349" w14:textId="77777777" w:rsidTr="000869B3">
        <w:trPr>
          <w:trHeight w:val="482"/>
          <w:tblHeader/>
        </w:trPr>
        <w:tc>
          <w:tcPr>
            <w:tcW w:w="1872"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vAlign w:val="center"/>
          </w:tcPr>
          <w:p w14:paraId="1303A29E" w14:textId="77777777" w:rsidR="00032922" w:rsidRPr="00032922" w:rsidRDefault="007A2CB1" w:rsidP="000869B3">
            <w:pPr>
              <w:pStyle w:val="TableStyle1"/>
              <w:spacing w:line="480" w:lineRule="auto"/>
              <w:jc w:val="center"/>
              <w:rPr>
                <w:rFonts w:ascii="Times New Roman" w:hAnsi="Times New Roman" w:cs="Times New Roman"/>
                <w:b w:val="0"/>
                <w:sz w:val="24"/>
                <w:szCs w:val="24"/>
              </w:rPr>
            </w:pPr>
            <w:r w:rsidRPr="00032922">
              <w:rPr>
                <w:rFonts w:ascii="Times New Roman" w:eastAsia="Arial Unicode MS" w:hAnsi="Times New Roman" w:cs="Times New Roman"/>
                <w:b w:val="0"/>
                <w:sz w:val="24"/>
                <w:szCs w:val="24"/>
              </w:rPr>
              <w:t>Name</w:t>
            </w:r>
          </w:p>
        </w:tc>
        <w:tc>
          <w:tcPr>
            <w:tcW w:w="1437"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vAlign w:val="center"/>
          </w:tcPr>
          <w:p w14:paraId="0D824C7C" w14:textId="77777777" w:rsidR="00032922" w:rsidRPr="00032922" w:rsidRDefault="007A2CB1" w:rsidP="000869B3">
            <w:pPr>
              <w:pStyle w:val="TableStyle1"/>
              <w:spacing w:line="480" w:lineRule="auto"/>
              <w:jc w:val="center"/>
              <w:rPr>
                <w:rFonts w:ascii="Times New Roman" w:hAnsi="Times New Roman" w:cs="Times New Roman"/>
                <w:b w:val="0"/>
                <w:sz w:val="24"/>
                <w:szCs w:val="24"/>
              </w:rPr>
            </w:pPr>
            <w:r w:rsidRPr="00032922">
              <w:rPr>
                <w:rFonts w:ascii="Times New Roman" w:eastAsia="Arial Unicode MS" w:hAnsi="Times New Roman" w:cs="Times New Roman"/>
                <w:b w:val="0"/>
                <w:sz w:val="24"/>
                <w:szCs w:val="24"/>
              </w:rPr>
              <w:t>Est. Age</w:t>
            </w:r>
          </w:p>
        </w:tc>
        <w:tc>
          <w:tcPr>
            <w:tcW w:w="1620"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vAlign w:val="center"/>
          </w:tcPr>
          <w:p w14:paraId="5ABCF6A7" w14:textId="77777777" w:rsidR="00032922" w:rsidRPr="00032922" w:rsidRDefault="007A2CB1" w:rsidP="000869B3">
            <w:pPr>
              <w:pStyle w:val="TableStyle1"/>
              <w:spacing w:line="480" w:lineRule="auto"/>
              <w:jc w:val="center"/>
              <w:rPr>
                <w:rFonts w:ascii="Times New Roman" w:hAnsi="Times New Roman" w:cs="Times New Roman"/>
                <w:b w:val="0"/>
                <w:sz w:val="24"/>
                <w:szCs w:val="24"/>
              </w:rPr>
            </w:pPr>
            <w:r w:rsidRPr="00032922">
              <w:rPr>
                <w:rFonts w:ascii="Times New Roman" w:eastAsia="Arial Unicode MS" w:hAnsi="Times New Roman" w:cs="Times New Roman"/>
                <w:b w:val="0"/>
                <w:sz w:val="24"/>
                <w:szCs w:val="24"/>
              </w:rPr>
              <w:t>Sex/Gender</w:t>
            </w:r>
          </w:p>
        </w:tc>
        <w:tc>
          <w:tcPr>
            <w:tcW w:w="1440"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vAlign w:val="center"/>
          </w:tcPr>
          <w:p w14:paraId="1E4F5B0F" w14:textId="77777777" w:rsidR="00032922" w:rsidRPr="00032922" w:rsidRDefault="007A2CB1" w:rsidP="000869B3">
            <w:pPr>
              <w:pStyle w:val="TableStyle1"/>
              <w:spacing w:line="480" w:lineRule="auto"/>
              <w:jc w:val="center"/>
              <w:rPr>
                <w:rFonts w:ascii="Times New Roman" w:hAnsi="Times New Roman" w:cs="Times New Roman"/>
                <w:b w:val="0"/>
                <w:sz w:val="24"/>
                <w:szCs w:val="24"/>
              </w:rPr>
            </w:pPr>
            <w:r w:rsidRPr="00032922">
              <w:rPr>
                <w:rFonts w:ascii="Times New Roman" w:eastAsia="Arial Unicode MS" w:hAnsi="Times New Roman" w:cs="Times New Roman"/>
                <w:b w:val="0"/>
                <w:sz w:val="24"/>
                <w:szCs w:val="24"/>
              </w:rPr>
              <w:t>Race</w:t>
            </w:r>
          </w:p>
        </w:tc>
        <w:tc>
          <w:tcPr>
            <w:tcW w:w="2986"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vAlign w:val="center"/>
          </w:tcPr>
          <w:p w14:paraId="656501A0" w14:textId="77777777" w:rsidR="00032922" w:rsidRPr="00032922" w:rsidRDefault="007A2CB1" w:rsidP="000869B3">
            <w:pPr>
              <w:pStyle w:val="TableStyle1"/>
              <w:spacing w:line="480" w:lineRule="auto"/>
              <w:jc w:val="center"/>
              <w:rPr>
                <w:rFonts w:ascii="Times New Roman" w:hAnsi="Times New Roman" w:cs="Times New Roman"/>
                <w:b w:val="0"/>
                <w:sz w:val="24"/>
                <w:szCs w:val="24"/>
              </w:rPr>
            </w:pPr>
            <w:r w:rsidRPr="00032922">
              <w:rPr>
                <w:rFonts w:ascii="Times New Roman" w:eastAsia="Arial Unicode MS" w:hAnsi="Times New Roman" w:cs="Times New Roman"/>
                <w:b w:val="0"/>
                <w:sz w:val="24"/>
                <w:szCs w:val="24"/>
              </w:rPr>
              <w:t>How are they depicted?</w:t>
            </w:r>
          </w:p>
        </w:tc>
      </w:tr>
      <w:tr w:rsidR="002343D8" w14:paraId="1CB39C87" w14:textId="77777777" w:rsidTr="00C24F0B">
        <w:tblPrEx>
          <w:shd w:val="clear" w:color="auto" w:fill="auto"/>
        </w:tblPrEx>
        <w:trPr>
          <w:trHeight w:val="945"/>
        </w:trPr>
        <w:tc>
          <w:tcPr>
            <w:tcW w:w="1872"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vAlign w:val="center"/>
          </w:tcPr>
          <w:p w14:paraId="5C486164" w14:textId="77777777" w:rsidR="00032922" w:rsidRPr="00032922" w:rsidRDefault="007A2CB1" w:rsidP="000869B3">
            <w:pPr>
              <w:spacing w:line="480" w:lineRule="auto"/>
              <w:jc w:val="center"/>
            </w:pPr>
            <w:r>
              <w:t>Ralph Nader</w:t>
            </w:r>
          </w:p>
        </w:tc>
        <w:tc>
          <w:tcPr>
            <w:tcW w:w="1437"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FCD2C7E" w14:textId="77777777" w:rsidR="00032922" w:rsidRPr="00032922" w:rsidRDefault="007A2CB1" w:rsidP="000869B3">
            <w:pPr>
              <w:spacing w:line="480" w:lineRule="auto"/>
              <w:jc w:val="center"/>
            </w:pPr>
            <w:r>
              <w:t>75-80</w:t>
            </w:r>
          </w:p>
        </w:tc>
        <w:tc>
          <w:tcPr>
            <w:tcW w:w="16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D30BE94" w14:textId="77777777" w:rsidR="00032922" w:rsidRPr="00032922" w:rsidRDefault="007A2CB1" w:rsidP="000869B3">
            <w:pPr>
              <w:spacing w:line="480" w:lineRule="auto"/>
              <w:jc w:val="center"/>
            </w:pPr>
            <w:r>
              <w:t>Male</w:t>
            </w:r>
          </w:p>
        </w:tc>
        <w:tc>
          <w:tcPr>
            <w:tcW w:w="144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20C27AE" w14:textId="77777777" w:rsidR="00032922" w:rsidRPr="00032922" w:rsidRDefault="007A2CB1" w:rsidP="000869B3">
            <w:pPr>
              <w:spacing w:line="480" w:lineRule="auto"/>
              <w:jc w:val="center"/>
            </w:pPr>
            <w:r>
              <w:t>White</w:t>
            </w:r>
          </w:p>
        </w:tc>
        <w:tc>
          <w:tcPr>
            <w:tcW w:w="2986"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75B17FA" w14:textId="77777777" w:rsidR="00032922" w:rsidRPr="00032922" w:rsidRDefault="007A2CB1" w:rsidP="000869B3">
            <w:pPr>
              <w:spacing w:line="480" w:lineRule="auto"/>
              <w:jc w:val="center"/>
            </w:pPr>
            <w:r>
              <w:t xml:space="preserve">A political </w:t>
            </w:r>
            <w:r>
              <w:t>activist who speaks against the drug war</w:t>
            </w:r>
          </w:p>
        </w:tc>
      </w:tr>
      <w:tr w:rsidR="002343D8" w14:paraId="31457C8D" w14:textId="77777777" w:rsidTr="000869B3">
        <w:tblPrEx>
          <w:shd w:val="clear" w:color="auto" w:fill="auto"/>
        </w:tblPrEx>
        <w:trPr>
          <w:trHeight w:val="279"/>
        </w:trPr>
        <w:tc>
          <w:tcPr>
            <w:tcW w:w="1872"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vAlign w:val="center"/>
          </w:tcPr>
          <w:p w14:paraId="31889E31" w14:textId="77777777" w:rsidR="00032922" w:rsidRPr="00032922" w:rsidRDefault="007A2CB1" w:rsidP="000869B3">
            <w:pPr>
              <w:spacing w:line="480" w:lineRule="auto"/>
              <w:jc w:val="center"/>
            </w:pPr>
            <w:r>
              <w:t>Cynthia McKinney</w:t>
            </w:r>
          </w:p>
        </w:tc>
        <w:tc>
          <w:tcPr>
            <w:tcW w:w="1437"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61298BA6" w14:textId="77777777" w:rsidR="00032922" w:rsidRPr="00032922" w:rsidRDefault="007A2CB1" w:rsidP="000869B3">
            <w:pPr>
              <w:spacing w:line="480" w:lineRule="auto"/>
              <w:jc w:val="center"/>
            </w:pPr>
            <w:r>
              <w:t>55-6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11DF54F2" w14:textId="77777777" w:rsidR="00032922" w:rsidRPr="00032922" w:rsidRDefault="007A2CB1" w:rsidP="000869B3">
            <w:pPr>
              <w:spacing w:line="480" w:lineRule="auto"/>
              <w:jc w:val="center"/>
            </w:pPr>
            <w:r>
              <w:t>Female</w:t>
            </w:r>
          </w:p>
        </w:tc>
        <w:tc>
          <w:tcPr>
            <w:tcW w:w="144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3FCA8222" w14:textId="77777777" w:rsidR="00032922" w:rsidRPr="00032922" w:rsidRDefault="007A2CB1" w:rsidP="000869B3">
            <w:pPr>
              <w:spacing w:line="480" w:lineRule="auto"/>
              <w:jc w:val="center"/>
            </w:pPr>
            <w:r>
              <w:t>Black</w:t>
            </w:r>
          </w:p>
        </w:tc>
        <w:tc>
          <w:tcPr>
            <w:tcW w:w="298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56EF315C" w14:textId="77777777" w:rsidR="00032922" w:rsidRPr="00032922" w:rsidRDefault="007A2CB1" w:rsidP="000869B3">
            <w:pPr>
              <w:spacing w:line="480" w:lineRule="auto"/>
              <w:jc w:val="center"/>
            </w:pPr>
            <w:r>
              <w:t>A political activist who speaks against wasting millions of innocent people</w:t>
            </w:r>
            <w:r>
              <w:t xml:space="preserve"> that are jailed instead of big fishes</w:t>
            </w:r>
          </w:p>
        </w:tc>
      </w:tr>
      <w:tr w:rsidR="002343D8" w14:paraId="76EB8844" w14:textId="77777777" w:rsidTr="00C24F0B">
        <w:tblPrEx>
          <w:shd w:val="clear" w:color="auto" w:fill="auto"/>
        </w:tblPrEx>
        <w:trPr>
          <w:trHeight w:val="3245"/>
        </w:trPr>
        <w:tc>
          <w:tcPr>
            <w:tcW w:w="1872"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vAlign w:val="center"/>
          </w:tcPr>
          <w:p w14:paraId="51C7F6CD" w14:textId="77777777" w:rsidR="00032922" w:rsidRPr="00032922" w:rsidRDefault="007A2CB1" w:rsidP="000869B3">
            <w:pPr>
              <w:spacing w:line="480" w:lineRule="auto"/>
              <w:jc w:val="center"/>
            </w:pPr>
            <w:r>
              <w:t>C</w:t>
            </w:r>
            <w:r w:rsidRPr="000869B3">
              <w:t xml:space="preserve">elerino </w:t>
            </w:r>
            <w:r>
              <w:t>C</w:t>
            </w:r>
            <w:r w:rsidRPr="000869B3">
              <w:t>astillo</w:t>
            </w:r>
          </w:p>
        </w:tc>
        <w:tc>
          <w:tcPr>
            <w:tcW w:w="1437"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F53FE8B" w14:textId="77777777" w:rsidR="00032922" w:rsidRPr="00032922" w:rsidRDefault="007A2CB1" w:rsidP="000869B3">
            <w:pPr>
              <w:spacing w:line="480" w:lineRule="auto"/>
              <w:jc w:val="center"/>
            </w:pPr>
            <w:r>
              <w:t>55-60</w:t>
            </w:r>
          </w:p>
        </w:tc>
        <w:tc>
          <w:tcPr>
            <w:tcW w:w="16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4592629" w14:textId="77777777" w:rsidR="00032922" w:rsidRPr="00032922" w:rsidRDefault="007A2CB1" w:rsidP="000869B3">
            <w:pPr>
              <w:spacing w:line="480" w:lineRule="auto"/>
              <w:jc w:val="center"/>
            </w:pPr>
            <w:r>
              <w:t>Male</w:t>
            </w:r>
          </w:p>
        </w:tc>
        <w:tc>
          <w:tcPr>
            <w:tcW w:w="144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B19E2E9" w14:textId="77777777" w:rsidR="00032922" w:rsidRPr="00032922" w:rsidRDefault="007A2CB1" w:rsidP="000869B3">
            <w:pPr>
              <w:spacing w:line="480" w:lineRule="auto"/>
              <w:jc w:val="center"/>
            </w:pPr>
            <w:r>
              <w:t>Latin</w:t>
            </w:r>
          </w:p>
        </w:tc>
        <w:tc>
          <w:tcPr>
            <w:tcW w:w="298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B22F3B1" w14:textId="77777777" w:rsidR="00032922" w:rsidRPr="00032922" w:rsidRDefault="007A2CB1" w:rsidP="00C24F0B">
            <w:pPr>
              <w:spacing w:line="480" w:lineRule="auto"/>
              <w:jc w:val="center"/>
            </w:pPr>
            <w:r>
              <w:t xml:space="preserve">Former DEA agent represented as someone who </w:t>
            </w:r>
            <w:r w:rsidR="00C24F0B">
              <w:t>talks about a bigger problem because</w:t>
            </w:r>
            <w:r>
              <w:t xml:space="preserve"> there are more drugs today than a decade ago.  </w:t>
            </w:r>
          </w:p>
        </w:tc>
      </w:tr>
      <w:tr w:rsidR="002343D8" w14:paraId="3E3409DD" w14:textId="77777777" w:rsidTr="000869B3">
        <w:tblPrEx>
          <w:shd w:val="clear" w:color="auto" w:fill="auto"/>
        </w:tblPrEx>
        <w:trPr>
          <w:trHeight w:val="279"/>
        </w:trPr>
        <w:tc>
          <w:tcPr>
            <w:tcW w:w="1872"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vAlign w:val="center"/>
          </w:tcPr>
          <w:p w14:paraId="44D79708" w14:textId="77777777" w:rsidR="00032922" w:rsidRPr="00032922" w:rsidRDefault="007A2CB1" w:rsidP="000869B3">
            <w:pPr>
              <w:spacing w:line="480" w:lineRule="auto"/>
              <w:jc w:val="center"/>
            </w:pPr>
            <w:r>
              <w:t>Tommy Chong</w:t>
            </w:r>
          </w:p>
        </w:tc>
        <w:tc>
          <w:tcPr>
            <w:tcW w:w="1437"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1DC9F157" w14:textId="77777777" w:rsidR="00032922" w:rsidRPr="00032922" w:rsidRDefault="007A2CB1" w:rsidP="000869B3">
            <w:pPr>
              <w:spacing w:line="480" w:lineRule="auto"/>
              <w:jc w:val="center"/>
            </w:pPr>
            <w:r>
              <w:t>7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673C4B81" w14:textId="77777777" w:rsidR="00032922" w:rsidRPr="00032922" w:rsidRDefault="007A2CB1" w:rsidP="000869B3">
            <w:pPr>
              <w:spacing w:line="480" w:lineRule="auto"/>
              <w:jc w:val="center"/>
            </w:pPr>
            <w:r>
              <w:t>Male</w:t>
            </w:r>
          </w:p>
        </w:tc>
        <w:tc>
          <w:tcPr>
            <w:tcW w:w="144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0F2976D9" w14:textId="77777777" w:rsidR="00032922" w:rsidRPr="00032922" w:rsidRDefault="007A2CB1" w:rsidP="000869B3">
            <w:pPr>
              <w:spacing w:line="480" w:lineRule="auto"/>
              <w:jc w:val="center"/>
            </w:pPr>
            <w:r>
              <w:t>White</w:t>
            </w:r>
          </w:p>
        </w:tc>
        <w:tc>
          <w:tcPr>
            <w:tcW w:w="298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vAlign w:val="center"/>
          </w:tcPr>
          <w:p w14:paraId="44C11449" w14:textId="77777777" w:rsidR="00032922" w:rsidRPr="00032922" w:rsidRDefault="007A2CB1" w:rsidP="00C24F0B">
            <w:pPr>
              <w:spacing w:line="480" w:lineRule="auto"/>
              <w:jc w:val="center"/>
            </w:pPr>
            <w:r>
              <w:t xml:space="preserve">Actor, writer, and cannabis rights activist who </w:t>
            </w:r>
            <w:r w:rsidR="00C24F0B">
              <w:t>says that Nixon started this war to sway away people's attention from the war in Cambodia</w:t>
            </w:r>
          </w:p>
        </w:tc>
      </w:tr>
      <w:tr w:rsidR="002343D8" w14:paraId="7ACE7629" w14:textId="77777777" w:rsidTr="007A3E15">
        <w:tblPrEx>
          <w:shd w:val="clear" w:color="auto" w:fill="auto"/>
        </w:tblPrEx>
        <w:trPr>
          <w:trHeight w:val="279"/>
        </w:trPr>
        <w:tc>
          <w:tcPr>
            <w:tcW w:w="1872" w:type="dxa"/>
            <w:tcBorders>
              <w:top w:val="single" w:sz="2" w:space="0" w:color="000000"/>
              <w:left w:val="single" w:sz="2" w:space="0" w:color="000000"/>
              <w:bottom w:val="single" w:sz="2" w:space="0" w:color="000000"/>
              <w:right w:val="single" w:sz="4" w:space="0" w:color="000000"/>
            </w:tcBorders>
            <w:shd w:val="clear" w:color="auto" w:fill="auto"/>
            <w:tcMar>
              <w:top w:w="80" w:type="dxa"/>
              <w:left w:w="80" w:type="dxa"/>
              <w:bottom w:w="80" w:type="dxa"/>
              <w:right w:w="80" w:type="dxa"/>
            </w:tcMar>
            <w:vAlign w:val="center"/>
          </w:tcPr>
          <w:p w14:paraId="6D6B38DA" w14:textId="77777777" w:rsidR="007A3E15" w:rsidRPr="00032922" w:rsidRDefault="007A2CB1" w:rsidP="000869B3">
            <w:pPr>
              <w:spacing w:line="480" w:lineRule="auto"/>
              <w:jc w:val="center"/>
            </w:pPr>
            <w:r>
              <w:lastRenderedPageBreak/>
              <w:t>T-Rodgers</w:t>
            </w:r>
          </w:p>
        </w:tc>
        <w:tc>
          <w:tcPr>
            <w:tcW w:w="1437"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570EDAB" w14:textId="77777777" w:rsidR="007A3E15" w:rsidRPr="00032922" w:rsidRDefault="007A2CB1" w:rsidP="000869B3">
            <w:pPr>
              <w:spacing w:line="480" w:lineRule="auto"/>
              <w:jc w:val="center"/>
            </w:pPr>
            <w:r>
              <w:t>45-50</w:t>
            </w:r>
          </w:p>
        </w:tc>
        <w:tc>
          <w:tcPr>
            <w:tcW w:w="16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85A974F" w14:textId="77777777" w:rsidR="007A3E15" w:rsidRPr="00032922" w:rsidRDefault="007A2CB1" w:rsidP="000869B3">
            <w:pPr>
              <w:spacing w:line="480" w:lineRule="auto"/>
              <w:jc w:val="center"/>
            </w:pPr>
            <w:r>
              <w:t>Male</w:t>
            </w:r>
          </w:p>
        </w:tc>
        <w:tc>
          <w:tcPr>
            <w:tcW w:w="144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66B7189" w14:textId="77777777" w:rsidR="007A3E15" w:rsidRPr="00032922" w:rsidRDefault="007A2CB1" w:rsidP="000869B3">
            <w:pPr>
              <w:spacing w:line="480" w:lineRule="auto"/>
              <w:jc w:val="center"/>
            </w:pPr>
            <w:r>
              <w:t>Black</w:t>
            </w:r>
          </w:p>
        </w:tc>
        <w:tc>
          <w:tcPr>
            <w:tcW w:w="298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2EF8BAE" w14:textId="2585FCB9" w:rsidR="007A3E15" w:rsidRPr="00032922" w:rsidRDefault="007A2CB1" w:rsidP="000869B3">
            <w:pPr>
              <w:spacing w:line="480" w:lineRule="auto"/>
              <w:jc w:val="center"/>
            </w:pPr>
            <w:r>
              <w:t>Co-founder of blood</w:t>
            </w:r>
            <w:r>
              <w:t xml:space="preserve"> street gang who talks about the effect of drug dealers on gang members and distinguishes between them</w:t>
            </w:r>
          </w:p>
        </w:tc>
      </w:tr>
    </w:tbl>
    <w:p w14:paraId="5D980EEF" w14:textId="77777777" w:rsidR="00032922" w:rsidRPr="00032922" w:rsidRDefault="00032922" w:rsidP="00032922">
      <w:pPr>
        <w:pStyle w:val="Body"/>
        <w:spacing w:line="480" w:lineRule="auto"/>
        <w:rPr>
          <w:rFonts w:ascii="Times New Roman" w:eastAsia="Times New Roman" w:hAnsi="Times New Roman" w:cs="Times New Roman"/>
          <w:sz w:val="24"/>
          <w:szCs w:val="24"/>
        </w:rPr>
      </w:pPr>
    </w:p>
    <w:p w14:paraId="2D81D366" w14:textId="77777777" w:rsidR="00032922" w:rsidRDefault="007A2CB1" w:rsidP="00032922">
      <w:pPr>
        <w:pStyle w:val="Body"/>
        <w:spacing w:line="480" w:lineRule="auto"/>
        <w:rPr>
          <w:rFonts w:ascii="Times New Roman" w:hAnsi="Times New Roman" w:cs="Times New Roman"/>
          <w:bCs/>
          <w:sz w:val="24"/>
          <w:szCs w:val="24"/>
        </w:rPr>
      </w:pPr>
      <w:r w:rsidRPr="00032922">
        <w:rPr>
          <w:rFonts w:ascii="Times New Roman" w:hAnsi="Times New Roman" w:cs="Times New Roman"/>
          <w:bCs/>
          <w:sz w:val="24"/>
          <w:szCs w:val="24"/>
        </w:rPr>
        <w:t xml:space="preserve">2. What trends did you discover? Is there any apparent </w:t>
      </w:r>
      <w:r w:rsidRPr="00032922">
        <w:rPr>
          <w:rFonts w:ascii="Times New Roman" w:hAnsi="Times New Roman" w:cs="Times New Roman"/>
          <w:bCs/>
          <w:sz w:val="24"/>
          <w:szCs w:val="24"/>
        </w:rPr>
        <w:t>stereotyping? Are minorities portrayed as having more of a drug problem than others have? Is this accurate or inaccurate?</w:t>
      </w:r>
    </w:p>
    <w:p w14:paraId="6897AB19" w14:textId="77777777" w:rsidR="00032922" w:rsidRDefault="007A2CB1" w:rsidP="00032922">
      <w:pPr>
        <w:pStyle w:val="Body"/>
        <w:spacing w:line="480" w:lineRule="auto"/>
        <w:rPr>
          <w:rFonts w:ascii="Times New Roman" w:hAnsi="Times New Roman" w:cs="Times New Roman"/>
          <w:bCs/>
          <w:sz w:val="24"/>
          <w:szCs w:val="24"/>
        </w:rPr>
      </w:pPr>
      <w:r>
        <w:rPr>
          <w:rFonts w:ascii="Times New Roman" w:hAnsi="Times New Roman" w:cs="Times New Roman"/>
          <w:bCs/>
          <w:sz w:val="24"/>
          <w:szCs w:val="24"/>
        </w:rPr>
        <w:t>Answer: The war against drugs is being used against poor people and not against people who benefit most from drugs which are the banke</w:t>
      </w:r>
      <w:r>
        <w:rPr>
          <w:rFonts w:ascii="Times New Roman" w:hAnsi="Times New Roman" w:cs="Times New Roman"/>
          <w:bCs/>
          <w:sz w:val="24"/>
          <w:szCs w:val="24"/>
        </w:rPr>
        <w:t xml:space="preserve">rs that launder the money. The apparent stereotyping is that authorities don’t send nicotine addicts to jail nor they send alcoholics to jail so they shouldn’t send drug addicts to jail as well.  </w:t>
      </w:r>
      <w:r w:rsidR="00C24F0B">
        <w:rPr>
          <w:rFonts w:ascii="Times New Roman" w:hAnsi="Times New Roman" w:cs="Times New Roman"/>
          <w:bCs/>
          <w:sz w:val="24"/>
          <w:szCs w:val="24"/>
        </w:rPr>
        <w:t xml:space="preserve">There are some specific drugs that are </w:t>
      </w:r>
      <w:r w:rsidR="00B45EF1">
        <w:rPr>
          <w:rFonts w:ascii="Times New Roman" w:hAnsi="Times New Roman" w:cs="Times New Roman"/>
          <w:bCs/>
          <w:sz w:val="24"/>
          <w:szCs w:val="24"/>
        </w:rPr>
        <w:t>associated with black people e.g. crack etc. This is however inaccurate as the narrator's own brother was addicted to it who is ethnically white. So specific drug use and addiction cannot be associated with a specific race and minority.</w:t>
      </w:r>
    </w:p>
    <w:p w14:paraId="1D8BBD05" w14:textId="77777777" w:rsidR="00032922" w:rsidRPr="00032922" w:rsidRDefault="00032922" w:rsidP="00032922">
      <w:pPr>
        <w:pStyle w:val="Body"/>
        <w:spacing w:line="480" w:lineRule="auto"/>
        <w:rPr>
          <w:rFonts w:ascii="Times New Roman" w:eastAsia="Times New Roman" w:hAnsi="Times New Roman" w:cs="Times New Roman"/>
          <w:bCs/>
          <w:sz w:val="24"/>
          <w:szCs w:val="24"/>
        </w:rPr>
      </w:pPr>
    </w:p>
    <w:p w14:paraId="14DF219D" w14:textId="77777777" w:rsidR="00032922" w:rsidRDefault="007A2CB1" w:rsidP="00032922">
      <w:pPr>
        <w:pStyle w:val="Body"/>
        <w:spacing w:line="480" w:lineRule="auto"/>
        <w:rPr>
          <w:rFonts w:ascii="Times New Roman" w:hAnsi="Times New Roman" w:cs="Times New Roman"/>
          <w:bCs/>
          <w:sz w:val="24"/>
          <w:szCs w:val="24"/>
        </w:rPr>
      </w:pPr>
      <w:r w:rsidRPr="00032922">
        <w:rPr>
          <w:rFonts w:ascii="Times New Roman" w:hAnsi="Times New Roman" w:cs="Times New Roman"/>
          <w:bCs/>
          <w:sz w:val="24"/>
          <w:szCs w:val="24"/>
        </w:rPr>
        <w:t xml:space="preserve">3. Which groups are generally targeted </w:t>
      </w:r>
      <w:r w:rsidRPr="00032922">
        <w:rPr>
          <w:rFonts w:ascii="Times New Roman" w:hAnsi="Times New Roman" w:cs="Times New Roman"/>
          <w:bCs/>
          <w:sz w:val="24"/>
          <w:szCs w:val="24"/>
        </w:rPr>
        <w:t>in “the war on drugs”? How and why?</w:t>
      </w:r>
    </w:p>
    <w:p w14:paraId="4F1951BC" w14:textId="203D0007" w:rsidR="00032922" w:rsidRDefault="007A2CB1" w:rsidP="00032922">
      <w:pPr>
        <w:pStyle w:val="Body"/>
        <w:spacing w:line="480" w:lineRule="auto"/>
        <w:rPr>
          <w:rFonts w:ascii="Times New Roman" w:hAnsi="Times New Roman" w:cs="Times New Roman"/>
          <w:bCs/>
          <w:sz w:val="24"/>
          <w:szCs w:val="24"/>
        </w:rPr>
      </w:pPr>
      <w:r>
        <w:rPr>
          <w:rFonts w:ascii="Times New Roman" w:hAnsi="Times New Roman" w:cs="Times New Roman"/>
          <w:bCs/>
          <w:sz w:val="24"/>
          <w:szCs w:val="24"/>
        </w:rPr>
        <w:t>Answer: Banning of cocaine was passed to protect white women from black men</w:t>
      </w:r>
      <w:r w:rsidR="0020291E">
        <w:rPr>
          <w:rFonts w:ascii="Times New Roman" w:hAnsi="Times New Roman" w:cs="Times New Roman"/>
          <w:bCs/>
          <w:sz w:val="24"/>
          <w:szCs w:val="24"/>
        </w:rPr>
        <w:t xml:space="preserve"> </w:t>
      </w:r>
      <w:r w:rsidR="0020291E">
        <w:rPr>
          <w:rFonts w:ascii="Times New Roman" w:hAnsi="Times New Roman" w:cs="Times New Roman"/>
          <w:bCs/>
          <w:sz w:val="24"/>
          <w:szCs w:val="24"/>
        </w:rPr>
        <w:fldChar w:fldCharType="begin"/>
      </w:r>
      <w:r w:rsidR="0020291E">
        <w:rPr>
          <w:rFonts w:ascii="Times New Roman" w:hAnsi="Times New Roman" w:cs="Times New Roman"/>
          <w:bCs/>
          <w:sz w:val="24"/>
          <w:szCs w:val="24"/>
        </w:rPr>
        <w:instrText xml:space="preserve"> ADDIN ZOTERO_ITEM CSL_CITATION {"citationID":"dtJgkT8a","properties":{"formattedCitation":"({\\i{}American Drug War}, n.d.)","plainCitation":"(American Drug War, n.d.)","noteIndex":0},"citationItems":[{"id":247,"uris":["http://zotero.org/users/local/jpfyfVgo/items/I5PMJCXM"],"uri":["http://zotero.org/users/local/jpfyfVgo/items/I5PMJCXM"],"itemData":{"id":247,"type":"motion_picture","title":"American Drug War","source":"YouTube","dimensions":"1:58:31","abstract":"The War on Drugs has become the longest and most costly war in American history, the question has become, how much more can the country endure? Inspired by the death of four family members from \"legal drugs\" Texas filmmaker Kevin Booth sets out to discover why the Drug War has become such a big failure. Three and a half years in the making the film follows gang members, former DEA agents, CIA officers, narcotics officers, judges, politicians, prisoners and celebrities. Most notably the film befriends Freeway Ricky Ross; the man many accuse for starting the Crack epidemic, who after being arrested discovered that his cocaine source had been working for the CIA. AMERICAN DRUG WAR shows how money, power and greed have corrupted not just dope fiends but an entire government. More importantly, it shows what can be done about it. This is not some 'pro-drug' stoner film, but a collection of expert testimonials from the ground troops on the front lines of the drug war, the ones who are fighting it and the ones who are living it.","URL":"https://www.youtube.com/watch?v=vD3snUVJiQE&amp;list=PLQ_Bo3hOPv9iIczNY5-q3Khllg1HCGrsN","accessed":{"date-parts":[["2019",10,11]]}}}],"schema":"https://github.com/citation-style-language/schema/raw/master/csl-citation.json"} </w:instrText>
      </w:r>
      <w:r w:rsidR="0020291E">
        <w:rPr>
          <w:rFonts w:ascii="Times New Roman" w:hAnsi="Times New Roman" w:cs="Times New Roman"/>
          <w:bCs/>
          <w:sz w:val="24"/>
          <w:szCs w:val="24"/>
        </w:rPr>
        <w:fldChar w:fldCharType="separate"/>
      </w:r>
      <w:r w:rsidR="0020291E" w:rsidRPr="0020291E">
        <w:rPr>
          <w:rFonts w:ascii="Times New Roman" w:hAnsi="Times New Roman" w:cs="Times New Roman"/>
          <w:sz w:val="24"/>
          <w:szCs w:val="24"/>
        </w:rPr>
        <w:t>(</w:t>
      </w:r>
      <w:r w:rsidR="0020291E" w:rsidRPr="0020291E">
        <w:rPr>
          <w:rFonts w:ascii="Times New Roman" w:hAnsi="Times New Roman" w:cs="Times New Roman"/>
          <w:i/>
          <w:iCs/>
          <w:sz w:val="24"/>
          <w:szCs w:val="24"/>
        </w:rPr>
        <w:t>American Drug War</w:t>
      </w:r>
      <w:r w:rsidR="0020291E" w:rsidRPr="0020291E">
        <w:rPr>
          <w:rFonts w:ascii="Times New Roman" w:hAnsi="Times New Roman" w:cs="Times New Roman"/>
          <w:sz w:val="24"/>
          <w:szCs w:val="24"/>
        </w:rPr>
        <w:t>, n.d.)</w:t>
      </w:r>
      <w:r w:rsidR="0020291E">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20291E">
        <w:rPr>
          <w:rFonts w:ascii="Times New Roman" w:hAnsi="Times New Roman" w:cs="Times New Roman"/>
          <w:bCs/>
          <w:sz w:val="24"/>
          <w:szCs w:val="24"/>
        </w:rPr>
        <w:t xml:space="preserve">The targeted groups are generally black and Hispanic men as almost two out of every three person that are in jail for drug abuse. </w:t>
      </w:r>
    </w:p>
    <w:p w14:paraId="19618100" w14:textId="77777777" w:rsidR="00032922" w:rsidRPr="00032922" w:rsidRDefault="00032922" w:rsidP="00032922">
      <w:pPr>
        <w:pStyle w:val="Body"/>
        <w:spacing w:line="480" w:lineRule="auto"/>
        <w:rPr>
          <w:rFonts w:ascii="Times New Roman" w:eastAsia="Times New Roman" w:hAnsi="Times New Roman" w:cs="Times New Roman"/>
          <w:bCs/>
          <w:sz w:val="24"/>
          <w:szCs w:val="24"/>
        </w:rPr>
      </w:pPr>
    </w:p>
    <w:p w14:paraId="4C9E9F76" w14:textId="77777777" w:rsidR="00032922" w:rsidRDefault="007A2CB1" w:rsidP="00032922">
      <w:pPr>
        <w:pStyle w:val="Body"/>
        <w:spacing w:line="480" w:lineRule="auto"/>
        <w:rPr>
          <w:rFonts w:ascii="Times New Roman" w:hAnsi="Times New Roman" w:cs="Times New Roman"/>
          <w:bCs/>
          <w:sz w:val="24"/>
          <w:szCs w:val="24"/>
        </w:rPr>
      </w:pPr>
      <w:r w:rsidRPr="00032922">
        <w:rPr>
          <w:rFonts w:ascii="Times New Roman" w:hAnsi="Times New Roman" w:cs="Times New Roman"/>
          <w:bCs/>
          <w:sz w:val="24"/>
          <w:szCs w:val="24"/>
        </w:rPr>
        <w:lastRenderedPageBreak/>
        <w:t xml:space="preserve">4. Are minority groups </w:t>
      </w:r>
      <w:r w:rsidRPr="00032922">
        <w:rPr>
          <w:rFonts w:ascii="Times New Roman" w:hAnsi="Times New Roman" w:cs="Times New Roman"/>
          <w:bCs/>
          <w:sz w:val="24"/>
          <w:szCs w:val="24"/>
        </w:rPr>
        <w:t>disproportionately affected by current drug policy? How and why? Why is this</w:t>
      </w:r>
      <w:r w:rsidR="00DC4574">
        <w:rPr>
          <w:rFonts w:ascii="Times New Roman" w:eastAsia="Times New Roman" w:hAnsi="Times New Roman" w:cs="Times New Roman"/>
          <w:bCs/>
          <w:sz w:val="24"/>
          <w:szCs w:val="24"/>
        </w:rPr>
        <w:t xml:space="preserve"> </w:t>
      </w:r>
      <w:r w:rsidRPr="00032922">
        <w:rPr>
          <w:rFonts w:ascii="Times New Roman" w:hAnsi="Times New Roman" w:cs="Times New Roman"/>
          <w:bCs/>
          <w:sz w:val="24"/>
          <w:szCs w:val="24"/>
        </w:rPr>
        <w:t>Problematic? What are the consequences of this for members of these minority groups?</w:t>
      </w:r>
    </w:p>
    <w:p w14:paraId="7C585020" w14:textId="77777777" w:rsidR="00DC4574" w:rsidRDefault="007A2CB1" w:rsidP="00032922">
      <w:pPr>
        <w:pStyle w:val="Body"/>
        <w:spacing w:line="480" w:lineRule="auto"/>
        <w:rPr>
          <w:rFonts w:ascii="Times New Roman" w:hAnsi="Times New Roman" w:cs="Times New Roman"/>
          <w:bCs/>
          <w:sz w:val="24"/>
          <w:szCs w:val="24"/>
        </w:rPr>
      </w:pPr>
      <w:r>
        <w:rPr>
          <w:rFonts w:ascii="Times New Roman" w:hAnsi="Times New Roman" w:cs="Times New Roman"/>
          <w:bCs/>
          <w:sz w:val="24"/>
          <w:szCs w:val="24"/>
        </w:rPr>
        <w:t>Answer: The drug policy was made for everyone but the attitude and perception of the authoriti</w:t>
      </w:r>
      <w:r>
        <w:rPr>
          <w:rFonts w:ascii="Times New Roman" w:hAnsi="Times New Roman" w:cs="Times New Roman"/>
          <w:bCs/>
          <w:sz w:val="24"/>
          <w:szCs w:val="24"/>
        </w:rPr>
        <w:t>es towards black men make it disproportional.</w:t>
      </w:r>
      <w:r w:rsidR="00E332A3">
        <w:rPr>
          <w:rFonts w:ascii="Times New Roman" w:hAnsi="Times New Roman" w:cs="Times New Roman"/>
          <w:bCs/>
          <w:sz w:val="24"/>
          <w:szCs w:val="24"/>
        </w:rPr>
        <w:t xml:space="preserve"> Since 9/11 the gangs are now considered as new terrorists.</w:t>
      </w:r>
      <w:r>
        <w:rPr>
          <w:rFonts w:ascii="Times New Roman" w:hAnsi="Times New Roman" w:cs="Times New Roman"/>
          <w:bCs/>
          <w:sz w:val="24"/>
          <w:szCs w:val="24"/>
        </w:rPr>
        <w:t xml:space="preserve"> The numbers of black people in cases of drug abuse are much more than that of white men. This is problematic because </w:t>
      </w:r>
      <w:r w:rsidR="00E332A3">
        <w:rPr>
          <w:rFonts w:ascii="Times New Roman" w:hAnsi="Times New Roman" w:cs="Times New Roman"/>
          <w:bCs/>
          <w:sz w:val="24"/>
          <w:szCs w:val="24"/>
        </w:rPr>
        <w:t xml:space="preserve">it creates a sense of racial disharmony among people. </w:t>
      </w:r>
    </w:p>
    <w:p w14:paraId="6306C8CB" w14:textId="77777777" w:rsidR="00E332A3" w:rsidRPr="00032922" w:rsidRDefault="00E332A3" w:rsidP="00032922">
      <w:pPr>
        <w:pStyle w:val="Body"/>
        <w:spacing w:line="480" w:lineRule="auto"/>
        <w:rPr>
          <w:rFonts w:ascii="Times New Roman" w:eastAsia="Times New Roman" w:hAnsi="Times New Roman" w:cs="Times New Roman"/>
          <w:bCs/>
          <w:sz w:val="24"/>
          <w:szCs w:val="24"/>
        </w:rPr>
      </w:pPr>
    </w:p>
    <w:p w14:paraId="1652069D" w14:textId="77777777" w:rsidR="00E332A3" w:rsidRDefault="007A2CB1" w:rsidP="00032922">
      <w:pPr>
        <w:pStyle w:val="Body"/>
        <w:spacing w:line="480" w:lineRule="auto"/>
        <w:rPr>
          <w:rFonts w:ascii="Times New Roman" w:hAnsi="Times New Roman" w:cs="Times New Roman"/>
          <w:bCs/>
          <w:sz w:val="24"/>
          <w:szCs w:val="24"/>
        </w:rPr>
      </w:pPr>
      <w:r w:rsidRPr="00032922">
        <w:rPr>
          <w:rFonts w:ascii="Times New Roman" w:hAnsi="Times New Roman" w:cs="Times New Roman"/>
          <w:bCs/>
          <w:sz w:val="24"/>
          <w:szCs w:val="24"/>
        </w:rPr>
        <w:t>5. What impact does the war on drugs have on?</w:t>
      </w:r>
    </w:p>
    <w:p w14:paraId="63D479F8" w14:textId="77777777" w:rsidR="00E332A3" w:rsidRDefault="007A2CB1" w:rsidP="00032922">
      <w:pPr>
        <w:pStyle w:val="Body"/>
        <w:spacing w:line="480" w:lineRule="auto"/>
        <w:rPr>
          <w:rFonts w:ascii="Times New Roman" w:hAnsi="Times New Roman" w:cs="Times New Roman"/>
          <w:bCs/>
          <w:sz w:val="24"/>
          <w:szCs w:val="24"/>
        </w:rPr>
      </w:pPr>
      <w:r w:rsidRPr="00032922">
        <w:rPr>
          <w:rFonts w:ascii="Times New Roman" w:hAnsi="Times New Roman" w:cs="Times New Roman"/>
          <w:bCs/>
          <w:sz w:val="24"/>
          <w:szCs w:val="24"/>
        </w:rPr>
        <w:t>a. The Lower Class?</w:t>
      </w:r>
    </w:p>
    <w:p w14:paraId="6957FD20" w14:textId="5F36D692" w:rsidR="00E332A3" w:rsidRDefault="007A2CB1" w:rsidP="00032922">
      <w:pPr>
        <w:pStyle w:val="Body"/>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he drug on war has given people knowledge about crystal ice and other stuff that they can now cook in the house. People in the lower-class need money and there is a </w:t>
      </w:r>
      <w:r>
        <w:rPr>
          <w:rFonts w:ascii="Times New Roman" w:hAnsi="Times New Roman" w:cs="Times New Roman"/>
          <w:bCs/>
          <w:sz w:val="24"/>
          <w:szCs w:val="24"/>
        </w:rPr>
        <w:t>lot of money in drug dealing</w:t>
      </w:r>
      <w:bookmarkStart w:id="0" w:name="_GoBack"/>
      <w:bookmarkEnd w:id="0"/>
      <w:r>
        <w:rPr>
          <w:rFonts w:ascii="Times New Roman" w:hAnsi="Times New Roman" w:cs="Times New Roman"/>
          <w:bCs/>
          <w:sz w:val="24"/>
          <w:szCs w:val="24"/>
        </w:rPr>
        <w:t>. They have found it an easy way of making money.</w:t>
      </w:r>
    </w:p>
    <w:p w14:paraId="6F96B340" w14:textId="77777777" w:rsidR="00E332A3" w:rsidRDefault="00E332A3" w:rsidP="00032922">
      <w:pPr>
        <w:pStyle w:val="Body"/>
        <w:spacing w:line="480" w:lineRule="auto"/>
        <w:rPr>
          <w:rFonts w:ascii="Times New Roman" w:hAnsi="Times New Roman" w:cs="Times New Roman"/>
          <w:bCs/>
          <w:sz w:val="24"/>
          <w:szCs w:val="24"/>
        </w:rPr>
      </w:pPr>
    </w:p>
    <w:p w14:paraId="03679D68" w14:textId="77777777" w:rsidR="00E332A3" w:rsidRDefault="007A2CB1" w:rsidP="00032922">
      <w:pPr>
        <w:pStyle w:val="Body"/>
        <w:spacing w:line="480" w:lineRule="auto"/>
        <w:rPr>
          <w:rFonts w:ascii="Times New Roman" w:hAnsi="Times New Roman" w:cs="Times New Roman"/>
          <w:bCs/>
          <w:sz w:val="24"/>
          <w:szCs w:val="24"/>
        </w:rPr>
      </w:pPr>
      <w:r w:rsidRPr="00032922">
        <w:rPr>
          <w:rFonts w:ascii="Times New Roman" w:hAnsi="Times New Roman" w:cs="Times New Roman"/>
          <w:bCs/>
          <w:sz w:val="24"/>
          <w:szCs w:val="24"/>
        </w:rPr>
        <w:t xml:space="preserve"> b. The Middle Class?</w:t>
      </w:r>
    </w:p>
    <w:p w14:paraId="390E5BB3" w14:textId="77777777" w:rsidR="00E332A3" w:rsidRDefault="007A2CB1" w:rsidP="00032922">
      <w:pPr>
        <w:pStyle w:val="Body"/>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In the budget of the Year 2000, 20 B dollars were allotted </w:t>
      </w:r>
      <w:r w:rsidR="003A7CD7">
        <w:rPr>
          <w:rFonts w:ascii="Times New Roman" w:hAnsi="Times New Roman" w:cs="Times New Roman"/>
          <w:bCs/>
          <w:sz w:val="24"/>
          <w:szCs w:val="24"/>
        </w:rPr>
        <w:t>to the war on drugs, these $20 B could have been used on better education, better health, and better infrastructure. People are kept deprived of their basic rights due to a meaningless drug on a war that has no end result.</w:t>
      </w:r>
    </w:p>
    <w:p w14:paraId="76E0AF5A" w14:textId="77777777" w:rsidR="00032922" w:rsidRDefault="007A2CB1" w:rsidP="00032922">
      <w:pPr>
        <w:pStyle w:val="Body"/>
        <w:spacing w:line="480" w:lineRule="auto"/>
        <w:rPr>
          <w:rFonts w:ascii="Times New Roman" w:hAnsi="Times New Roman" w:cs="Times New Roman"/>
          <w:bCs/>
          <w:sz w:val="24"/>
          <w:szCs w:val="24"/>
        </w:rPr>
      </w:pPr>
      <w:r w:rsidRPr="00032922">
        <w:rPr>
          <w:rFonts w:ascii="Times New Roman" w:hAnsi="Times New Roman" w:cs="Times New Roman"/>
          <w:bCs/>
          <w:sz w:val="24"/>
          <w:szCs w:val="24"/>
        </w:rPr>
        <w:t xml:space="preserve"> c. The Upper Class?</w:t>
      </w:r>
    </w:p>
    <w:p w14:paraId="24B3FAEB" w14:textId="77777777" w:rsidR="00032922" w:rsidRPr="00032922" w:rsidRDefault="007A2CB1" w:rsidP="00032922">
      <w:pPr>
        <w:pStyle w:val="Body"/>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he upper class doesn't have any major issues with drug abuse. There is no crime on Wall Street so much upp</w:t>
      </w:r>
      <w:r>
        <w:rPr>
          <w:rFonts w:ascii="Times New Roman" w:eastAsia="Times New Roman" w:hAnsi="Times New Roman" w:cs="Times New Roman"/>
          <w:bCs/>
          <w:sz w:val="24"/>
          <w:szCs w:val="24"/>
        </w:rPr>
        <w:t xml:space="preserve">er class doesn't care at all. </w:t>
      </w:r>
      <w:r w:rsidR="00D85FA2">
        <w:rPr>
          <w:rFonts w:ascii="Times New Roman" w:eastAsia="Times New Roman" w:hAnsi="Times New Roman" w:cs="Times New Roman"/>
          <w:bCs/>
          <w:sz w:val="24"/>
          <w:szCs w:val="24"/>
        </w:rPr>
        <w:t xml:space="preserve">Moreover, low scale markets are much easier for police to penetrate than large scale markets.  So even if there are drug addicts in Upper class they barely get caught. </w:t>
      </w:r>
    </w:p>
    <w:p w14:paraId="27ADE084" w14:textId="77777777" w:rsidR="00032922" w:rsidRDefault="007A2CB1" w:rsidP="00032922">
      <w:pPr>
        <w:pStyle w:val="Body"/>
        <w:spacing w:line="480" w:lineRule="auto"/>
        <w:rPr>
          <w:rFonts w:ascii="Times New Roman" w:hAnsi="Times New Roman" w:cs="Times New Roman"/>
          <w:bCs/>
          <w:sz w:val="24"/>
          <w:szCs w:val="24"/>
        </w:rPr>
      </w:pPr>
      <w:r w:rsidRPr="00032922">
        <w:rPr>
          <w:rFonts w:ascii="Times New Roman" w:hAnsi="Times New Roman" w:cs="Times New Roman"/>
          <w:bCs/>
          <w:sz w:val="24"/>
          <w:szCs w:val="24"/>
        </w:rPr>
        <w:lastRenderedPageBreak/>
        <w:t xml:space="preserve">6. What does statistical data tell us about regular drug </w:t>
      </w:r>
      <w:r w:rsidRPr="00032922">
        <w:rPr>
          <w:rFonts w:ascii="Times New Roman" w:hAnsi="Times New Roman" w:cs="Times New Roman"/>
          <w:bCs/>
          <w:sz w:val="24"/>
          <w:szCs w:val="24"/>
        </w:rPr>
        <w:t>users? What is the demographic profile of the typical drug user? Does our current drug policy (aka “the war on drugs”) appropriately target these users? Support your position.</w:t>
      </w:r>
      <w:r w:rsidR="000A31B6">
        <w:rPr>
          <w:rFonts w:ascii="Times New Roman" w:hAnsi="Times New Roman" w:cs="Times New Roman"/>
          <w:bCs/>
          <w:sz w:val="24"/>
          <w:szCs w:val="24"/>
        </w:rPr>
        <w:t xml:space="preserve"> </w:t>
      </w:r>
    </w:p>
    <w:p w14:paraId="548AE4F2" w14:textId="77777777" w:rsidR="00032922" w:rsidRDefault="007A2CB1" w:rsidP="00032922">
      <w:pPr>
        <w:pStyle w:val="Body"/>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Answer: </w:t>
      </w:r>
      <w:r w:rsidR="000A31B6">
        <w:rPr>
          <w:rFonts w:ascii="Times New Roman" w:hAnsi="Times New Roman" w:cs="Times New Roman"/>
          <w:bCs/>
          <w:sz w:val="24"/>
          <w:szCs w:val="24"/>
        </w:rPr>
        <w:t xml:space="preserve">Millions of Americans who are older than 12 years old use illegal drugs. In fact, the exact number of people using a drug is around 8 percent. Among that Marijuana and cocaine are among the top of it. The number of heroin users has also increased since the US's occupation of Afghanistan. Most people start abusing drugs during their early teens to the age of 25 years. In the 70s and 80s, music and drug abuse were closely related to each other. At least in the eyes of authorities black and Latin people are most </w:t>
      </w:r>
      <w:r>
        <w:rPr>
          <w:rFonts w:ascii="Times New Roman" w:hAnsi="Times New Roman" w:cs="Times New Roman"/>
          <w:bCs/>
          <w:sz w:val="24"/>
          <w:szCs w:val="24"/>
        </w:rPr>
        <w:t>affected by drug abuse because of their demographic backgrounds.</w:t>
      </w:r>
    </w:p>
    <w:p w14:paraId="6F7DEC35" w14:textId="77777777" w:rsidR="00032922" w:rsidRPr="00032922" w:rsidRDefault="00032922" w:rsidP="00032922">
      <w:pPr>
        <w:pStyle w:val="Body"/>
        <w:spacing w:line="480" w:lineRule="auto"/>
        <w:rPr>
          <w:rFonts w:ascii="Times New Roman" w:eastAsia="Times New Roman" w:hAnsi="Times New Roman" w:cs="Times New Roman"/>
          <w:bCs/>
          <w:sz w:val="24"/>
          <w:szCs w:val="24"/>
        </w:rPr>
      </w:pPr>
    </w:p>
    <w:p w14:paraId="4CDB945B" w14:textId="77777777" w:rsidR="00032922" w:rsidRPr="00032922" w:rsidRDefault="007A2CB1" w:rsidP="00032922">
      <w:pPr>
        <w:pStyle w:val="Body"/>
        <w:spacing w:line="480" w:lineRule="auto"/>
        <w:rPr>
          <w:rFonts w:ascii="Times New Roman" w:hAnsi="Times New Roman" w:cs="Times New Roman"/>
          <w:sz w:val="24"/>
          <w:szCs w:val="24"/>
        </w:rPr>
      </w:pPr>
      <w:r w:rsidRPr="00032922">
        <w:rPr>
          <w:rFonts w:ascii="Times New Roman" w:hAnsi="Times New Roman" w:cs="Times New Roman"/>
          <w:bCs/>
          <w:sz w:val="24"/>
          <w:szCs w:val="24"/>
        </w:rPr>
        <w:t>7.</w:t>
      </w:r>
      <w:r w:rsidRPr="00032922">
        <w:rPr>
          <w:rFonts w:ascii="Times New Roman" w:hAnsi="Times New Roman" w:cs="Times New Roman"/>
          <w:bCs/>
          <w:sz w:val="24"/>
          <w:szCs w:val="24"/>
        </w:rPr>
        <w:t xml:space="preserve"> If you were in charge of US drug policy, what would you change and why? What specific policies would you put in place? Why?</w:t>
      </w:r>
    </w:p>
    <w:p w14:paraId="1ED73E81" w14:textId="77777777" w:rsidR="00B10778" w:rsidRDefault="007A2CB1" w:rsidP="00032922">
      <w:pPr>
        <w:spacing w:line="480" w:lineRule="auto"/>
      </w:pPr>
      <w:r>
        <w:t>Answer: If I were in charge of US drug policy I would have spent the majority of budget assigned to me on the rehabilitation proces</w:t>
      </w:r>
      <w:r>
        <w:t>s within the jail surroundings, rather than on the information network to catch them. The reason behind this is because</w:t>
      </w:r>
      <w:r w:rsidR="00B264B4">
        <w:t xml:space="preserve"> nowadays modern drugs can even be cooked in your own house backyard a</w:t>
      </w:r>
      <w:r w:rsidR="004D03E9">
        <w:t>s well so it is very hard to stop its abuse. However, I would have cooperated with border security forces to decrease its smuggling from other countries.</w:t>
      </w:r>
    </w:p>
    <w:p w14:paraId="42858D5D" w14:textId="77777777" w:rsidR="005F4A60" w:rsidRDefault="005F4A60" w:rsidP="00032922">
      <w:pPr>
        <w:spacing w:line="480" w:lineRule="auto"/>
      </w:pPr>
    </w:p>
    <w:p w14:paraId="188D12F6" w14:textId="77777777" w:rsidR="005F4A60" w:rsidRDefault="005F4A60" w:rsidP="00032922">
      <w:pPr>
        <w:spacing w:line="480" w:lineRule="auto"/>
      </w:pPr>
    </w:p>
    <w:p w14:paraId="771D299A" w14:textId="77777777" w:rsidR="005F4A60" w:rsidRDefault="005F4A60" w:rsidP="00032922">
      <w:pPr>
        <w:spacing w:line="480" w:lineRule="auto"/>
      </w:pPr>
    </w:p>
    <w:p w14:paraId="34D1E8AA" w14:textId="77777777" w:rsidR="005F4A60" w:rsidRDefault="005F4A60" w:rsidP="00032922">
      <w:pPr>
        <w:spacing w:line="480" w:lineRule="auto"/>
      </w:pPr>
    </w:p>
    <w:p w14:paraId="73D79500" w14:textId="77777777" w:rsidR="005F4A60" w:rsidRDefault="007A2CB1" w:rsidP="005F4A60">
      <w:pPr>
        <w:spacing w:line="480" w:lineRule="auto"/>
        <w:jc w:val="center"/>
        <w:rPr>
          <w:b/>
        </w:rPr>
      </w:pPr>
      <w:r w:rsidRPr="005F4A60">
        <w:rPr>
          <w:b/>
        </w:rPr>
        <w:lastRenderedPageBreak/>
        <w:t>References</w:t>
      </w:r>
    </w:p>
    <w:p w14:paraId="307C19A3" w14:textId="77777777" w:rsidR="005F4A60" w:rsidRPr="005F4A60" w:rsidRDefault="007A2CB1" w:rsidP="005F4A60">
      <w:pPr>
        <w:pStyle w:val="Bibliography"/>
      </w:pPr>
      <w:r>
        <w:fldChar w:fldCharType="begin"/>
      </w:r>
      <w:r>
        <w:instrText xml:space="preserve"> ADDIN ZOTERO_BIBL {"uncited":[],"omitted":[],"custom":[]} CSL_BIBLIOGRAPHY </w:instrText>
      </w:r>
      <w:r>
        <w:fldChar w:fldCharType="separate"/>
      </w:r>
      <w:r w:rsidRPr="005F4A60">
        <w:rPr>
          <w:i/>
          <w:iCs/>
        </w:rPr>
        <w:t>American Drug War</w:t>
      </w:r>
      <w:r w:rsidRPr="005F4A60">
        <w:t xml:space="preserve">. (n.d.). Retrieved from </w:t>
      </w:r>
      <w:r w:rsidRPr="005F4A60">
        <w:t>https://www.youtube.com/watch?v=vD3snUVJiQE&amp;list=PLQ_Bo3hOPv9iIczNY5-q3Khllg1HCGrsN</w:t>
      </w:r>
    </w:p>
    <w:p w14:paraId="23F046C7" w14:textId="77777777" w:rsidR="005F4A60" w:rsidRPr="005F4A60" w:rsidRDefault="007A2CB1" w:rsidP="005F4A60">
      <w:pPr>
        <w:spacing w:line="480" w:lineRule="auto"/>
      </w:pPr>
      <w:r>
        <w:fldChar w:fldCharType="end"/>
      </w:r>
    </w:p>
    <w:sectPr w:rsidR="005F4A60" w:rsidRPr="005F4A60" w:rsidSect="001B1D72">
      <w:headerReference w:type="default" r:id="rId6"/>
      <w:headerReference w:type="first" r:id="rId7"/>
      <w:pgSz w:w="12240" w:h="15840"/>
      <w:pgMar w:top="1440" w:right="1440" w:bottom="1440" w:left="1440" w:header="720" w:footer="864"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7F1972" w14:textId="77777777" w:rsidR="007A2CB1" w:rsidRDefault="007A2CB1">
      <w:r>
        <w:separator/>
      </w:r>
    </w:p>
  </w:endnote>
  <w:endnote w:type="continuationSeparator" w:id="0">
    <w:p w14:paraId="60FE7957" w14:textId="77777777" w:rsidR="007A2CB1" w:rsidRDefault="007A2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panose1 w:val="02000A03050000090004"/>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3AADA6" w14:textId="77777777" w:rsidR="007A2CB1" w:rsidRDefault="007A2CB1">
      <w:r>
        <w:separator/>
      </w:r>
    </w:p>
  </w:footnote>
  <w:footnote w:type="continuationSeparator" w:id="0">
    <w:p w14:paraId="09C0B48B" w14:textId="77777777" w:rsidR="007A2CB1" w:rsidRDefault="007A2C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FE909" w14:textId="77777777" w:rsidR="001B1D72" w:rsidRDefault="007A2CB1">
    <w:pPr>
      <w:pStyle w:val="Header"/>
    </w:pPr>
    <w:r>
      <w:rPr>
        <w:bCs/>
      </w:rPr>
      <w:t>AMERICAN DRUG WAR</w:t>
    </w:r>
    <w:r>
      <w:rPr>
        <w:bCs/>
      </w:rPr>
      <w:tab/>
    </w:r>
    <w:r>
      <w:rPr>
        <w:bCs/>
      </w:rPr>
      <w:tab/>
    </w:r>
    <w:r w:rsidRPr="001B1D72">
      <w:rPr>
        <w:bCs/>
      </w:rPr>
      <w:fldChar w:fldCharType="begin"/>
    </w:r>
    <w:r w:rsidRPr="001B1D72">
      <w:rPr>
        <w:bCs/>
      </w:rPr>
      <w:instrText xml:space="preserve"> PAGE   \* MERGEFORMAT </w:instrText>
    </w:r>
    <w:r w:rsidRPr="001B1D72">
      <w:rPr>
        <w:bCs/>
      </w:rPr>
      <w:fldChar w:fldCharType="separate"/>
    </w:r>
    <w:r w:rsidR="005F4A60">
      <w:rPr>
        <w:bCs/>
        <w:noProof/>
      </w:rPr>
      <w:t>4</w:t>
    </w:r>
    <w:r w:rsidRPr="001B1D72">
      <w:rPr>
        <w:bCs/>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490B4" w14:textId="77777777" w:rsidR="001B1D72" w:rsidRDefault="007A2CB1">
    <w:pPr>
      <w:pStyle w:val="Header"/>
    </w:pPr>
    <w:r>
      <w:t xml:space="preserve">Running Head: </w:t>
    </w:r>
    <w:r>
      <w:rPr>
        <w:bCs/>
      </w:rPr>
      <w:t>AMERICAN DRUG WAR</w:t>
    </w:r>
    <w:r>
      <w:rPr>
        <w:bCs/>
      </w:rPr>
      <w:tab/>
    </w:r>
    <w:r>
      <w:rPr>
        <w:bCs/>
      </w:rPr>
      <w:tab/>
    </w:r>
    <w:r w:rsidRPr="001B1D72">
      <w:rPr>
        <w:bCs/>
      </w:rPr>
      <w:fldChar w:fldCharType="begin"/>
    </w:r>
    <w:r w:rsidRPr="001B1D72">
      <w:rPr>
        <w:bCs/>
      </w:rPr>
      <w:instrText xml:space="preserve"> PAGE   \* MERGEFORMAT </w:instrText>
    </w:r>
    <w:r w:rsidRPr="001B1D72">
      <w:rPr>
        <w:bCs/>
      </w:rPr>
      <w:fldChar w:fldCharType="separate"/>
    </w:r>
    <w:r w:rsidR="005F4A60">
      <w:rPr>
        <w:bCs/>
        <w:noProof/>
      </w:rPr>
      <w:t>1</w:t>
    </w:r>
    <w:r w:rsidRPr="001B1D72">
      <w:rPr>
        <w:bCs/>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8F5"/>
    <w:rsid w:val="00032922"/>
    <w:rsid w:val="000869B3"/>
    <w:rsid w:val="000A31B6"/>
    <w:rsid w:val="001B1D72"/>
    <w:rsid w:val="0020291E"/>
    <w:rsid w:val="002343D8"/>
    <w:rsid w:val="002F19CA"/>
    <w:rsid w:val="003A7CD7"/>
    <w:rsid w:val="003C1C65"/>
    <w:rsid w:val="004D03E9"/>
    <w:rsid w:val="005F4A60"/>
    <w:rsid w:val="007A2CB1"/>
    <w:rsid w:val="007A3E15"/>
    <w:rsid w:val="00824D52"/>
    <w:rsid w:val="009E68F5"/>
    <w:rsid w:val="00AA3F31"/>
    <w:rsid w:val="00B10778"/>
    <w:rsid w:val="00B264B4"/>
    <w:rsid w:val="00B45EF1"/>
    <w:rsid w:val="00C24F0B"/>
    <w:rsid w:val="00D85FA2"/>
    <w:rsid w:val="00DC4574"/>
    <w:rsid w:val="00E332A3"/>
    <w:rsid w:val="00F57B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56F92"/>
  <w15:chartTrackingRefBased/>
  <w15:docId w15:val="{4BB5CC27-FABA-4D17-AA6A-40FAF3208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032922"/>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032922"/>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rPr>
  </w:style>
  <w:style w:type="paragraph" w:customStyle="1" w:styleId="TableStyle1">
    <w:name w:val="Table Style 1"/>
    <w:rsid w:val="00032922"/>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rPr>
  </w:style>
  <w:style w:type="paragraph" w:styleId="Header">
    <w:name w:val="header"/>
    <w:basedOn w:val="Normal"/>
    <w:link w:val="HeaderChar"/>
    <w:uiPriority w:val="99"/>
    <w:unhideWhenUsed/>
    <w:rsid w:val="001B1D72"/>
    <w:pPr>
      <w:tabs>
        <w:tab w:val="center" w:pos="4680"/>
        <w:tab w:val="right" w:pos="9360"/>
      </w:tabs>
    </w:pPr>
  </w:style>
  <w:style w:type="character" w:customStyle="1" w:styleId="HeaderChar">
    <w:name w:val="Header Char"/>
    <w:basedOn w:val="DefaultParagraphFont"/>
    <w:link w:val="Header"/>
    <w:uiPriority w:val="99"/>
    <w:rsid w:val="001B1D72"/>
    <w:rPr>
      <w:rFonts w:ascii="Times New Roman" w:eastAsia="Arial Unicode MS" w:hAnsi="Times New Roman" w:cs="Times New Roman"/>
      <w:sz w:val="24"/>
      <w:szCs w:val="24"/>
      <w:bdr w:val="nil"/>
    </w:rPr>
  </w:style>
  <w:style w:type="paragraph" w:styleId="Footer">
    <w:name w:val="footer"/>
    <w:basedOn w:val="Normal"/>
    <w:link w:val="FooterChar"/>
    <w:uiPriority w:val="99"/>
    <w:unhideWhenUsed/>
    <w:rsid w:val="001B1D72"/>
    <w:pPr>
      <w:tabs>
        <w:tab w:val="center" w:pos="4680"/>
        <w:tab w:val="right" w:pos="9360"/>
      </w:tabs>
    </w:pPr>
  </w:style>
  <w:style w:type="character" w:customStyle="1" w:styleId="FooterChar">
    <w:name w:val="Footer Char"/>
    <w:basedOn w:val="DefaultParagraphFont"/>
    <w:link w:val="Footer"/>
    <w:uiPriority w:val="99"/>
    <w:rsid w:val="001B1D72"/>
    <w:rPr>
      <w:rFonts w:ascii="Times New Roman" w:eastAsia="Arial Unicode MS" w:hAnsi="Times New Roman" w:cs="Times New Roman"/>
      <w:sz w:val="24"/>
      <w:szCs w:val="24"/>
      <w:bdr w:val="nil"/>
    </w:rPr>
  </w:style>
  <w:style w:type="paragraph" w:styleId="Bibliography">
    <w:name w:val="Bibliography"/>
    <w:basedOn w:val="Normal"/>
    <w:next w:val="Normal"/>
    <w:uiPriority w:val="37"/>
    <w:unhideWhenUsed/>
    <w:rsid w:val="005F4A6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030</Words>
  <Characters>587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Proofreader</cp:lastModifiedBy>
  <cp:revision>2</cp:revision>
  <dcterms:created xsi:type="dcterms:W3CDTF">2019-10-11T07:20:00Z</dcterms:created>
  <dcterms:modified xsi:type="dcterms:W3CDTF">2019-10-11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ohDYyeOu"/&gt;&lt;style id="http://www.zotero.org/styles/apa" locale="en-US" hasBibliography="1" bibliographyStyleHasBeenSet="1"/&gt;&lt;prefs&gt;&lt;pref name="fieldType" value="Field"/&gt;&lt;/prefs&gt;&lt;/data&gt;</vt:lpwstr>
  </property>
</Properties>
</file>